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68840" w14:textId="77777777" w:rsidR="005E341A" w:rsidRPr="005E341A" w:rsidRDefault="005E341A" w:rsidP="005E341A"/>
    <w:tbl>
      <w:tblPr>
        <w:tblStyle w:val="TableGrid"/>
        <w:tblW w:w="0" w:type="auto"/>
        <w:tblLook w:val="04A0" w:firstRow="1" w:lastRow="0" w:firstColumn="1" w:lastColumn="0" w:noHBand="0" w:noVBand="1"/>
      </w:tblPr>
      <w:tblGrid>
        <w:gridCol w:w="9016"/>
      </w:tblGrid>
      <w:tr w:rsidR="005E341A" w:rsidRPr="005E341A" w14:paraId="285B7A55" w14:textId="77777777" w:rsidTr="00655E7A">
        <w:tc>
          <w:tcPr>
            <w:tcW w:w="9016" w:type="dxa"/>
          </w:tcPr>
          <w:p w14:paraId="0C8012BC" w14:textId="09481031" w:rsidR="005E341A" w:rsidRPr="005E341A" w:rsidRDefault="00891AA8" w:rsidP="005E341A">
            <w:r w:rsidRPr="00891AA8">
              <w:t>Supplementary Table S1</w:t>
            </w:r>
            <w:r w:rsidR="005E341A" w:rsidRPr="005E341A">
              <w:t xml:space="preserve">: </w:t>
            </w:r>
            <w:r w:rsidR="0091384B">
              <w:t>Murad scale for the evaluation on non-randomized trials</w:t>
            </w:r>
            <w:r w:rsidR="0091384B" w:rsidRPr="008073E4">
              <w:fldChar w:fldCharType="begin" w:fldLock="1"/>
            </w:r>
            <w:r w:rsidR="0091384B" w:rsidRPr="008073E4">
              <w:instrText>ADDIN CSL_CITATION {"citationItems":[{"id":"ITEM-1","itemData":{"DOI":"10.1136/bmjebm-2017-110853","ISSN":"14736810","abstract":"Case reports and case series are uncontrolled study designs known for increased risk of bias but have profoundly influenced the medical literature and continue to advance our knowledge. In this guide, we present a framework for appraisal, synthesis and application of evidence derived from case reports and case series. We propose a tool to evaluate the methodological quality of case reports and case series based on the domains of selection, ascertainment, causality and reporting and provide signalling questions to aid evidence-based practitioners and systematic reviewers in their assessment. We suggest using evidence derived from case reports and case series to inform decision-making when no other higher level of evidence is available.","author":[{"dropping-particle":"","family":"Murad","given":"Mohammad Hassan","non-dropping-particle":"","parse-names":false,"suffix":""},{"dropping-particle":"","family":"Sultan","given":"Shahnaz","non-dropping-particle":"","parse-names":false,"suffix":""},{"dropping-particle":"","family":"Haffar","given":"Samir","non-dropping-particle":"","parse-names":false,"suffix":""},{"dropping-particle":"","family":"Bazerbachi","given":"Fateh","non-dropping-particle":"","parse-names":false,"suffix":""}],"container-title":"Evidence-Based Medicine","id":"ITEM-1","issue":"2","issued":{"date-parts":[["2018","4","1"]]},"page":"60-63","publisher":"BMJ Publishing Group","title":"Methodological quality and synthesis of case series and case reports","type":"article-journal","volume":"23"},"uris":["http://www.mendeley.com/documents/?uuid=f13d45fa-dc87-3cbe-9dc8-f03d7da61b1d"]}],"mendeley":{"formattedCitation":"&lt;sup&gt;10&lt;/sup&gt;","plainTextFormattedCitation":"10","previouslyFormattedCitation":"&lt;sup&gt;10&lt;/sup&gt;"},"properties":{"noteIndex":0},"schema":"https://github.com/citation-style-language/schema/raw/master/csl-citation.json"}</w:instrText>
            </w:r>
            <w:r w:rsidR="0091384B" w:rsidRPr="008073E4">
              <w:fldChar w:fldCharType="separate"/>
            </w:r>
            <w:r w:rsidR="0091384B" w:rsidRPr="008073E4">
              <w:rPr>
                <w:noProof/>
                <w:vertAlign w:val="superscript"/>
              </w:rPr>
              <w:t>10</w:t>
            </w:r>
            <w:r w:rsidR="0091384B" w:rsidRPr="008073E4">
              <w:fldChar w:fldCharType="end"/>
            </w:r>
            <w:r w:rsidR="0091384B">
              <w:t>.</w:t>
            </w:r>
          </w:p>
        </w:tc>
      </w:tr>
      <w:tr w:rsidR="005E341A" w:rsidRPr="005E341A" w14:paraId="43AB1452" w14:textId="77777777" w:rsidTr="00655E7A">
        <w:tc>
          <w:tcPr>
            <w:tcW w:w="9016" w:type="dxa"/>
          </w:tcPr>
          <w:p w14:paraId="5870E605" w14:textId="77777777" w:rsidR="005E341A" w:rsidRPr="005E341A" w:rsidRDefault="005E341A" w:rsidP="005E341A">
            <w:r w:rsidRPr="005E341A">
              <w:t>Selection</w:t>
            </w:r>
          </w:p>
          <w:p w14:paraId="7E35312B" w14:textId="77777777" w:rsidR="005E341A" w:rsidRPr="005E341A" w:rsidRDefault="005E341A" w:rsidP="005E341A">
            <w:pPr>
              <w:numPr>
                <w:ilvl w:val="0"/>
                <w:numId w:val="1"/>
              </w:numPr>
              <w:contextualSpacing/>
            </w:pPr>
            <w:r w:rsidRPr="005E341A">
              <w:t xml:space="preserve">Did the patient(s) represent all the cases of the medical center? </w:t>
            </w:r>
          </w:p>
          <w:p w14:paraId="59AC3947" w14:textId="77777777" w:rsidR="005E341A" w:rsidRPr="005E341A" w:rsidRDefault="005E341A" w:rsidP="005E341A">
            <w:r w:rsidRPr="005E341A">
              <w:t xml:space="preserve">Ascertainment </w:t>
            </w:r>
          </w:p>
          <w:p w14:paraId="3F1E3FF8" w14:textId="18931074" w:rsidR="005E341A" w:rsidRPr="005E341A" w:rsidRDefault="005E341A" w:rsidP="005E341A">
            <w:pPr>
              <w:numPr>
                <w:ilvl w:val="0"/>
                <w:numId w:val="1"/>
              </w:numPr>
              <w:contextualSpacing/>
            </w:pPr>
            <w:r w:rsidRPr="005E341A">
              <w:t xml:space="preserve">Was the exposure adequately ascertained? </w:t>
            </w:r>
          </w:p>
          <w:p w14:paraId="0688EB82" w14:textId="4DFE7F87" w:rsidR="005E341A" w:rsidRPr="005E341A" w:rsidRDefault="005E341A" w:rsidP="005E341A">
            <w:pPr>
              <w:numPr>
                <w:ilvl w:val="0"/>
                <w:numId w:val="1"/>
              </w:numPr>
              <w:contextualSpacing/>
            </w:pPr>
            <w:r w:rsidRPr="005E341A">
              <w:t xml:space="preserve">Was the outcome adequately ascertained? </w:t>
            </w:r>
          </w:p>
          <w:p w14:paraId="4DBF889B" w14:textId="77777777" w:rsidR="005E341A" w:rsidRPr="005E341A" w:rsidRDefault="005E341A" w:rsidP="005E341A">
            <w:r w:rsidRPr="005E341A">
              <w:t xml:space="preserve">Causality </w:t>
            </w:r>
          </w:p>
          <w:p w14:paraId="47E88CDB" w14:textId="77777777" w:rsidR="005E341A" w:rsidRPr="005E341A" w:rsidRDefault="005E341A" w:rsidP="005E341A">
            <w:pPr>
              <w:numPr>
                <w:ilvl w:val="0"/>
                <w:numId w:val="1"/>
              </w:numPr>
              <w:contextualSpacing/>
            </w:pPr>
            <w:r w:rsidRPr="005E341A">
              <w:t>Were other alternative causes that may explain the observation ruled out?</w:t>
            </w:r>
          </w:p>
          <w:p w14:paraId="3F7092A3" w14:textId="3D8C770D" w:rsidR="005E341A" w:rsidRPr="005E341A" w:rsidRDefault="005E341A" w:rsidP="005E341A">
            <w:pPr>
              <w:numPr>
                <w:ilvl w:val="0"/>
                <w:numId w:val="1"/>
              </w:numPr>
              <w:contextualSpacing/>
            </w:pPr>
            <w:r w:rsidRPr="005E341A">
              <w:t xml:space="preserve">Was follow-up long enough for outcomes to occur? </w:t>
            </w:r>
          </w:p>
          <w:p w14:paraId="5CB65254" w14:textId="77777777" w:rsidR="005E341A" w:rsidRPr="005E341A" w:rsidRDefault="005E341A" w:rsidP="005E341A">
            <w:r w:rsidRPr="005E341A">
              <w:t xml:space="preserve">Reporting </w:t>
            </w:r>
          </w:p>
          <w:p w14:paraId="0E6B6690" w14:textId="77777777" w:rsidR="005E341A" w:rsidRDefault="005E341A" w:rsidP="000B3798">
            <w:pPr>
              <w:numPr>
                <w:ilvl w:val="0"/>
                <w:numId w:val="1"/>
              </w:numPr>
              <w:contextualSpacing/>
            </w:pPr>
            <w:r w:rsidRPr="005E341A">
              <w:t xml:space="preserve">Were all important data cited in the report? </w:t>
            </w:r>
          </w:p>
          <w:p w14:paraId="4CF08F02" w14:textId="70F1FC5D" w:rsidR="000B3798" w:rsidRPr="005E341A" w:rsidRDefault="000B3798" w:rsidP="000B3798">
            <w:pPr>
              <w:contextualSpacing/>
            </w:pPr>
          </w:p>
        </w:tc>
      </w:tr>
    </w:tbl>
    <w:p w14:paraId="3D90C2E8" w14:textId="4C23153D" w:rsidR="00037226" w:rsidRDefault="00037226"/>
    <w:sectPr w:rsidR="000372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46FEA"/>
    <w:multiLevelType w:val="hybridMultilevel"/>
    <w:tmpl w:val="2C9490B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9658895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341A"/>
    <w:rsid w:val="00037226"/>
    <w:rsid w:val="000B3798"/>
    <w:rsid w:val="003F147E"/>
    <w:rsid w:val="005E341A"/>
    <w:rsid w:val="007603BC"/>
    <w:rsid w:val="00891AA8"/>
    <w:rsid w:val="0091384B"/>
    <w:rsid w:val="0091608D"/>
    <w:rsid w:val="00A60A77"/>
    <w:rsid w:val="00B675EA"/>
    <w:rsid w:val="00BC79F6"/>
    <w:rsid w:val="00C61E17"/>
    <w:rsid w:val="00D10927"/>
    <w:rsid w:val="00E34FA1"/>
    <w:rsid w:val="00E56F4F"/>
    <w:rsid w:val="00E93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4AB51"/>
  <w15:chartTrackingRefBased/>
  <w15:docId w15:val="{E6734361-3C13-40CF-9094-BF157F63B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FA1"/>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34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365</Words>
  <Characters>2086</Characters>
  <Application>Microsoft Office Word</Application>
  <DocSecurity>0</DocSecurity>
  <Lines>17</Lines>
  <Paragraphs>4</Paragraphs>
  <ScaleCrop>false</ScaleCrop>
  <Company/>
  <LinksUpToDate>false</LinksUpToDate>
  <CharactersWithSpaces>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Kakoullis</dc:creator>
  <cp:keywords/>
  <dc:description/>
  <cp:lastModifiedBy>ΚΑΚΟΥΛΛΗΣ ΛΟΥΚΑΣ</cp:lastModifiedBy>
  <cp:revision>5</cp:revision>
  <dcterms:created xsi:type="dcterms:W3CDTF">2020-04-11T20:03:00Z</dcterms:created>
  <dcterms:modified xsi:type="dcterms:W3CDTF">2023-04-13T22:58:00Z</dcterms:modified>
</cp:coreProperties>
</file>